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B9DE9F" w14:textId="06F73B3C" w:rsidR="00467C4E" w:rsidRDefault="00925DAB">
      <w:r>
        <w:rPr>
          <w:rFonts w:hint="eastAsia"/>
        </w:rPr>
        <w:t>首先，Deng等人研究使用了，取得了。</w:t>
      </w:r>
      <w:r>
        <w:fldChar w:fldCharType="begin"/>
      </w:r>
      <w:r>
        <w:instrText xml:space="preserve"> ADDIN ZOTERO_ITEM CSL_CITATION {"citationID":"zVwqW9NL","properties":{"formattedCitation":"[1]","plainCitation":"[1]","noteIndex":0},"citationItems":[{"id":11,"uris":["http://zotero.org/users/10283139/items/BMM8CQT3"],"itemData":{"id":11,"type":"article-journal","abstract":"Heart sound classification plays a vital role in the early detection of cardiovascular disorders, especially for small primary health care clinics. Despite that much progress has been made for heart sound classification in recent years, most of them are based on conventional segmented features and shallow structure based classifiers. These conventional acoustic representation and classification methods may be insufficient in characterizing heart sound, and generally suffer from a degraded performance due to the complicated and changeable cardiac acoustic environment. In this paper, we propose a new heart sound classification method based on improved Mel-frequency cepstrum coefficient (MFCC) features and convolutional recurrent neural networks. The Mel-frequency cepstrums are firstly calculated without dividing the heart sound signal. A new improved feature extraction scheme based on MFCC is proposed to elaborate the dynamic characteristics among consecutive heart sound signals. Finally, the MFCC-based features are fed to a deep convolutional and recurrent neural network (CRNN) for feature learning and later classification task. The proposed deep learning framework can take advantage of the encoded local characteristics extracted from the convolutional neural network (CNN) and the long-term dependencies captured by the recurrent neural network (RNN). Comprehensive studies on the performance of different network parameters and different network connection strategies are presented in this paper. Performance comparisons with state-of-the-art algorithms are given for discussions. Experiments show that, for the two-class classification problem (pathological or nonpathological), a classification accuracy of 98% has been achieved on the 2016 PhysioNet/CinC Challenge database.","container-title":"Neural Networks","DOI":"10.1016/j.neunet.2020.06.015","ISSN":"08936080","journalAbbreviation":"Neural Networks","language":"en","page":"22-32","source":"DOI.org (Crossref)","title":"Heart sound classification based on improved MFCC features and convolutional recurrent neural networks","volume":"130","author":[{"family":"Deng","given":"Muqing"},{"family":"Meng","given":"Tingting"},{"family":"Cao","given":"Jiuwen"},{"family":"Wang","given":"Shimin"},{"family":"Zhang","given":"Jing"},{"family":"Fan","given":"Huijie"}],"issued":{"date-parts":[["2020",10]]}}}],"schema":"https://github.com/citation-style-language/schema/raw/master/csl-citation.json"} </w:instrText>
      </w:r>
      <w:r>
        <w:fldChar w:fldCharType="separate"/>
      </w:r>
      <w:r w:rsidRPr="00925DAB">
        <w:rPr>
          <w:rFonts w:ascii="等线" w:eastAsia="等线" w:hAnsi="等线"/>
        </w:rPr>
        <w:t>[1]</w:t>
      </w:r>
      <w:r>
        <w:fldChar w:fldCharType="end"/>
      </w:r>
    </w:p>
    <w:p w14:paraId="7EA05079" w14:textId="353D48CE" w:rsidR="00925DAB" w:rsidRDefault="00925DAB">
      <w:pPr>
        <w:rPr>
          <w:rFonts w:ascii="等线" w:eastAsia="等线" w:hAnsi="等线"/>
        </w:rPr>
      </w:pPr>
      <w:r>
        <w:rPr>
          <w:rFonts w:ascii="等线" w:eastAsia="等线" w:hAnsi="等线" w:hint="eastAsia"/>
        </w:rPr>
        <w:t>其次，Kui等人使用了，取得了。</w:t>
      </w:r>
      <w:r>
        <w:rPr>
          <w:rFonts w:ascii="等线" w:eastAsia="等线" w:hAnsi="等线"/>
        </w:rPr>
        <w:fldChar w:fldCharType="begin"/>
      </w:r>
      <w:r>
        <w:rPr>
          <w:rFonts w:ascii="等线" w:eastAsia="等线" w:hAnsi="等线"/>
        </w:rPr>
        <w:instrText xml:space="preserve"> ADDIN ZOTERO_ITEM CSL_CITATION {"citationID":"e4d9mSal","properties":{"formattedCitation":"[2]","plainCitation":"[2]","noteIndex":0},"citationItems":[{"id":54,"uris":["http://zotero.org/users/10283139/items/M7VGSYMF"],"itemData":{"id":54,"type":"article-journal","abstract":"In view of the important role of heart sound signals in diagnosing and preventing congenital heart disease, a novel method about feature extraction and classification of heart sound signals was put forward in this study. Firstly, the heart sound signals were de-noised by using the wavelet algorithm. Subsequently, the improved duration-dependent hidden Markov model (DHMM) was used to segment the heart sound signal according to the heart cycle. Then, the dynamic frame length method was used to extract log Mel-frequency spectral coefficients (MFSC) features from the heart sound signal based on the heart cycle. Afterward, the convolution neural network (CNN) was used to classify the MFSC features. Finally, the majority voting algorithm was used to get the optimal classification results. In this paper, two-classification and multi-classification models were built. An accuracy of 93.89% for two-classification and an accuracy of 86.25% for multi-classification were achieved using the novel method.","container-title":"Biomedical Signal Processing and Control","DOI":"10.1016/j.bspc.2021.102893","ISSN":"17468094","journalAbbreviation":"Biomedical Signal Processing and Control","language":"en","page":"102893","source":"DOI.org (Crossref)","title":"Heart sound classification based on log Mel-frequency spectral coefficients features and convolutional neural networks","volume":"69","author":[{"family":"Kui","given":"Haoran"},{"family":"Pan","given":"Jiahua"},{"family":"Zong","given":"Rong"},{"family":"Yang","given":"Hongbo"},{"family":"Wang","given":"Weilian"}],"issued":{"date-parts":[["2021",8]]}}}],"schema":"https://github.com/citation-style-language/schema/raw/master/csl-citation.json"} </w:instrText>
      </w:r>
      <w:r>
        <w:rPr>
          <w:rFonts w:ascii="等线" w:eastAsia="等线" w:hAnsi="等线"/>
        </w:rPr>
        <w:fldChar w:fldCharType="separate"/>
      </w:r>
      <w:r w:rsidRPr="00925DAB">
        <w:rPr>
          <w:rFonts w:ascii="等线" w:eastAsia="等线" w:hAnsi="等线"/>
        </w:rPr>
        <w:t>[2]</w:t>
      </w:r>
      <w:r>
        <w:rPr>
          <w:rFonts w:ascii="等线" w:eastAsia="等线" w:hAnsi="等线"/>
        </w:rPr>
        <w:fldChar w:fldCharType="end"/>
      </w:r>
    </w:p>
    <w:p w14:paraId="0B1EDB49" w14:textId="03AF6CF3" w:rsidR="00925DAB" w:rsidRDefault="00925DAB">
      <w:r>
        <w:rPr>
          <w:rFonts w:hint="eastAsia"/>
        </w:rPr>
        <w:t>其次，这篇综述</w:t>
      </w:r>
      <w:r>
        <w:fldChar w:fldCharType="begin"/>
      </w:r>
      <w:r>
        <w:instrText xml:space="preserve"> ADDIN ZOTERO_ITEM CSL_CITATION {"citationID":"w8K0dhUm","properties":{"formattedCitation":"[3]","plainCitation":"[3]","noteIndex":0},"citationItems":[{"id":56,"uris":["http://zotero.org/users/10283139/items/TBTGKG94"],"itemData":{"id":56,"type":"article-journal","abstract":"This paper discusses four heart sound segmentation (HSS) methods: Wavelet transform, Fractal decomposition, Hilbert Transform, and Shannon Energy Envelogram, in order to identify the different cardiac sounds. Many research studies related to heart signal analysis, have adopted these methods to give high heart sound segmentation results, especially, for the identification of first and second heart sounds and murmurs. Performance of the heart sound segmentation results have also been compared with one other to identify the most efficient method(s), and it has been found that Shannon energy envelogram provides the best accuracies among the segmentation methods. Understandings of the segmentation methods for heart sound may pave the way for more advanced studies in other heart-related researches, including heart sound classifications.","container-title":"Smart Health","DOI":"10.1016/j.smhl.2022.100283","ISSN":"23526483","journalAbbreviation":"Smart Health","language":"en","page":"100283","source":"DOI.org (Crossref)","title":"A critical review of heart sound signal segmentation algorithms","volume":"24","author":[{"family":"Milani","given":"M.G. Manisha"},{"family":"Abas","given":"Pg Emeroylariffion"},{"family":"De Silva","given":"Liyanage C."}],"issued":{"date-parts":[["2022",6]]}}}],"schema":"https://github.com/citation-style-language/schema/raw/master/csl-citation.json"} </w:instrText>
      </w:r>
      <w:r>
        <w:fldChar w:fldCharType="separate"/>
      </w:r>
      <w:r w:rsidRPr="00925DAB">
        <w:rPr>
          <w:rFonts w:ascii="等线" w:eastAsia="等线" w:hAnsi="等线"/>
        </w:rPr>
        <w:t>[3]</w:t>
      </w:r>
      <w:r>
        <w:fldChar w:fldCharType="end"/>
      </w:r>
    </w:p>
    <w:p w14:paraId="5F7931F8" w14:textId="611FF9B4" w:rsidR="002B05EC" w:rsidRDefault="002B05EC">
      <w:r>
        <w:fldChar w:fldCharType="begin"/>
      </w:r>
      <w:r>
        <w:instrText xml:space="preserve"> ADDIN ZOTERO_ITEM CSL_CITATION {"citationID":"Cku2QZHL","properties":{"formattedCitation":"[4]","plainCitation":"[4]","noteIndex":0},"citationItems":[{"id":74,"uris":["http://zotero.org/users/10283139/items/NMBJDNN4"],"itemData":{"id":74,"type":"article-journal","abstract":"Cardiac auscultation is an essential point-of-care method used for the early diagnosis of heart diseases. Automatic analysis of heart sounds for abnormality detection is faced with the challenges of additive noise and sensor-dependent degradation. This paper aims to develop methods to address the cardiac abnormality detection problem when both of these components are present in the cardiac auscultation sound. We first mathematically analyze the effect of additive noise and convolutional distortion on short-term mel-filterbank energy-based features and a Convolutional Neural Network (CNN) layer. Based on the analysis, we propose a combination of linear and logarithmic spectrogram-image features. These 2D features are provided as input to a residual CNN network (ResNet) for heart sound abnormality detection. Experimental validation is performed first on an open-access, multiclass heart sound dataset where we analyzed the effect of additive noise by mixing lung sound noise with the recordings. In noisy conditions, the proposed method outperforms one of the best-performing methods in the literature achieving an Macc (mean of sensitivity and specificity) of 89.55% and an average F-1 score of 82.96%, respectively, when averaged over all noise levels. Next, we perform heart sound abnormality detection (binary classification) experiments on the 2016 Physionet/CinC Challenge dataset that involves noisy recordings obtained from multiple stethoscope sensors. The proposed method achieves significantly improved results compared to the conventional approaches on this dataset, in the presence of both additive noise and channel distortion, with an area under the ROC (receiver operating characteristics) curve (AUC) of 91.36%, F-1 score of 84.09%, and Macc of 85.08%. We also show that the proposed method shows the best mean accuracy across different source domains, including stethoscope and noise variability, demonstrating its effectiveness in different recording conditions. The proposed combination of linear and logarithmic features along with the ResNet classifier effectively minimizes the impact of background noise and sensor variability for classifying phonocardiogram (PCG) signals. The method thus paves the way toward developing computer-aided cardiac auscultation systems in noisy environments using low-cost stethoscopes.","container-title":"Artificial Intelligence in Medicine","DOI":"10.1016/j.artmed.2022.102417","ISSN":"09333657","journalAbbreviation":"Artificial Intelligence in Medicine","language":"en","page":"102417","source":"DOI.org (Crossref)","title":"Cardiac anomaly detection considering an additive noise and convolutional distortion model of heart sound recordings","volume":"133","author":[{"family":"Azam","given":"Farhat Binte"},{"family":"Ansari","given":"Md. Istiaq"},{"family":"Nuhash","given":"Shoyad Ibn Sabur Khan"},{"family":"McLane","given":"Ian"},{"family":"Hasan","given":"Taufiq"}],"issued":{"date-parts":[["2022",11]]}}}],"schema":"https://github.com/citation-style-language/schema/raw/master/csl-citation.json"} </w:instrText>
      </w:r>
      <w:r>
        <w:fldChar w:fldCharType="separate"/>
      </w:r>
      <w:r w:rsidRPr="002B05EC">
        <w:rPr>
          <w:rFonts w:ascii="等线" w:eastAsia="等线" w:hAnsi="等线"/>
        </w:rPr>
        <w:t>[4]</w:t>
      </w:r>
      <w:r>
        <w:fldChar w:fldCharType="end"/>
      </w:r>
    </w:p>
    <w:p w14:paraId="22BB4948" w14:textId="08939581" w:rsidR="002B05EC" w:rsidRDefault="002B05EC">
      <w:r>
        <w:fldChar w:fldCharType="begin"/>
      </w:r>
      <w:r>
        <w:instrText xml:space="preserve"> ADDIN ZOTERO_ITEM CSL_CITATION {"citationID":"0O526rzY","properties":{"formattedCitation":"[5]","plainCitation":"[5]","noteIndex":0},"citationItems":[{"id":83,"uris":["http://zotero.org/users/10283139/items/3PLZ9D9K"],"itemData":{"id":83,"type":"article-journal","abstract":"Deep learning techniques are the future trend for designing heart sound classi</w:instrText>
      </w:r>
      <w:r>
        <w:rPr>
          <w:rFonts w:ascii="MS Mincho" w:eastAsia="MS Mincho" w:hAnsi="MS Mincho" w:cs="MS Mincho" w:hint="eastAsia"/>
        </w:rPr>
        <w:instrText>ﬁ</w:instrText>
      </w:r>
      <w:r>
        <w:instrText xml:space="preserve">cation methods, making conventional heart sound segmentation dispensable. However, despite using </w:instrText>
      </w:r>
      <w:r>
        <w:rPr>
          <w:rFonts w:ascii="MS Mincho" w:eastAsia="MS Mincho" w:hAnsi="MS Mincho" w:cs="MS Mincho" w:hint="eastAsia"/>
        </w:rPr>
        <w:instrText>ﬁ</w:instrText>
      </w:r>
      <w:r>
        <w:instrText xml:space="preserve">xed signal duration for training, no study has assessed its effect on the </w:instrText>
      </w:r>
      <w:r>
        <w:rPr>
          <w:rFonts w:ascii="MS Mincho" w:eastAsia="MS Mincho" w:hAnsi="MS Mincho" w:cs="MS Mincho" w:hint="eastAsia"/>
        </w:rPr>
        <w:instrText>ﬁ</w:instrText>
      </w:r>
      <w:r>
        <w:instrText>nal performance in detail. Therefore, this study aims at analysing the duration effect on the commonly used deep learning methods to provide insight for future studies in data processing, classi</w:instrText>
      </w:r>
      <w:r>
        <w:rPr>
          <w:rFonts w:ascii="MS Mincho" w:eastAsia="MS Mincho" w:hAnsi="MS Mincho" w:cs="MS Mincho" w:hint="eastAsia"/>
        </w:rPr>
        <w:instrText>ﬁ</w:instrText>
      </w:r>
      <w:r>
        <w:instrText>er, and feature selection. The results of this study revealed that (1) very short heart sound signal duration (1 s) weakens the performance of Recurrent Neural Networks (RNNs), whereas no apparent decrease in the tested Convolutional Neural Network (CNN) model was found. (2) RNN outperformed CNN using Melfrequency cepstrum coef</w:instrText>
      </w:r>
      <w:r>
        <w:rPr>
          <w:rFonts w:ascii="MS Mincho" w:eastAsia="MS Mincho" w:hAnsi="MS Mincho" w:cs="MS Mincho" w:hint="eastAsia"/>
        </w:rPr>
        <w:instrText>ﬁ</w:instrText>
      </w:r>
      <w:r>
        <w:instrText>cients (MFCCs) as features. There was no difference between RNN models (LSTM, BiLSTM, GRU, or BiGRU). (3) Adding dynamic information (</w:instrText>
      </w:r>
      <w:r>
        <w:rPr>
          <w:rFonts w:ascii="微软雅黑" w:eastAsia="微软雅黑" w:hAnsi="微软雅黑" w:cs="微软雅黑" w:hint="eastAsia"/>
        </w:rPr>
        <w:instrText>∆</w:instrText>
      </w:r>
      <w:r>
        <w:instrText xml:space="preserve"> and </w:instrText>
      </w:r>
      <w:r>
        <w:rPr>
          <w:rFonts w:ascii="微软雅黑" w:eastAsia="微软雅黑" w:hAnsi="微软雅黑" w:cs="微软雅黑" w:hint="eastAsia"/>
        </w:rPr>
        <w:instrText>∆</w:instrText>
      </w:r>
      <w:r>
        <w:instrText>2MFCCs) of the heart sound as a feature did not improve the RNNs</w:instrText>
      </w:r>
      <w:r>
        <w:rPr>
          <w:rFonts w:ascii="等线" w:eastAsia="等线" w:hAnsi="等线" w:cs="等线" w:hint="eastAsia"/>
        </w:rPr>
        <w:instrText>’</w:instrText>
      </w:r>
      <w:r>
        <w:instrText xml:space="preserve"> performance, and the improvement on CNN was also minimal (≤2.5% in MAcc). The </w:instrText>
      </w:r>
      <w:r>
        <w:rPr>
          <w:rFonts w:ascii="MS Mincho" w:eastAsia="MS Mincho" w:hAnsi="MS Mincho" w:cs="MS Mincho" w:hint="eastAsia"/>
        </w:rPr>
        <w:instrText>ﬁ</w:instrText>
      </w:r>
      <w:r>
        <w:instrText>ndings provided a theoretical basis for further heart sound classi</w:instrText>
      </w:r>
      <w:r>
        <w:rPr>
          <w:rFonts w:ascii="MS Mincho" w:eastAsia="MS Mincho" w:hAnsi="MS Mincho" w:cs="MS Mincho" w:hint="eastAsia"/>
        </w:rPr>
        <w:instrText>ﬁ</w:instrText>
      </w:r>
      <w:r>
        <w:instrText xml:space="preserve">cation using deep learning techniques when selecting the input length.","container-title":"Sensors","DOI":"10.3390/s22062261","ISSN":"1424-8220","issue":"6","journalAbbreviation":"Sensors","language":"en","page":"2261","source":"DOI.org (Crossref)","title":"The Effect of Signal Duration on the Classification of Heart Sounds: A Deep Learning Approach","title-short":"The Effect of Signal Duration on the Classification of Heart Sounds","volume":"22","author":[{"family":"Bao","given":"Xinqi"},{"family":"Xu","given":"Yujia"},{"family":"Kamavuako","given":"Ernest Nlandu"}],"issued":{"date-parts":[["2022",3,15]]}}}],"schema":"https://github.com/citation-style-language/schema/raw/master/csl-citation.json"} </w:instrText>
      </w:r>
      <w:r>
        <w:fldChar w:fldCharType="separate"/>
      </w:r>
      <w:r w:rsidRPr="002B05EC">
        <w:rPr>
          <w:rFonts w:ascii="等线" w:eastAsia="等线" w:hAnsi="等线"/>
        </w:rPr>
        <w:t>[5]</w:t>
      </w:r>
      <w:r>
        <w:fldChar w:fldCharType="end"/>
      </w:r>
    </w:p>
    <w:p w14:paraId="20DB3122" w14:textId="1796EF48" w:rsidR="002B05EC" w:rsidRDefault="002B05EC">
      <w:r>
        <w:fldChar w:fldCharType="begin"/>
      </w:r>
      <w:r>
        <w:instrText xml:space="preserve"> ADDIN ZOTERO_ITEM CSL_CITATION {"citationID":"SumMthFS","properties":{"formattedCitation":"[6]","plainCitation":"[6]","noteIndex":0},"citationItems":[{"id":34,"uris":["http://zotero.org/users/10283139/items/3KCYS4A8"],"itemData":{"id":34,"type":"article-journal","abstract":"The phonocardiogram (PCG) is an important analysis method for the diagnosis of cardiovascular disease, which is usually performed by experienced medical experts. Due to the high ratio of patients to doctors, there is a pressing need for a real-time automated phonocardiogram classi</w:instrText>
      </w:r>
      <w:r>
        <w:rPr>
          <w:rFonts w:ascii="MS Mincho" w:eastAsia="MS Mincho" w:hAnsi="MS Mincho" w:cs="MS Mincho" w:hint="eastAsia"/>
        </w:rPr>
        <w:instrText>ﬁ</w:instrText>
      </w:r>
      <w:r>
        <w:instrText xml:space="preserve">cation system for the diagnosis of cardiovascular disease. This paper proposes a deep neural-network structure based on a one-dimensional convolutional neural network (1D-CNN) and a long short-term memory network (LSTM), which can directly classify unsegmented PCG to identify abnormal signal. The PCG data were </w:instrText>
      </w:r>
      <w:r>
        <w:rPr>
          <w:rFonts w:ascii="MS Mincho" w:eastAsia="MS Mincho" w:hAnsi="MS Mincho" w:cs="MS Mincho" w:hint="eastAsia"/>
        </w:rPr>
        <w:instrText>ﬁ</w:instrText>
      </w:r>
      <w:r>
        <w:instrText>ltered and put into the model for analysis. A total of 3099 pieces of heart-sound recordings were used, while another 100 patients’ heart-sound data collected by our group and diagnosed by doctors were used to test and verify the model. Results show that the CNN-LSTM model provided a good overall balanced accuracy of 0.86 ± 0.01 with a sensitivity of 0.87 ± 0.02, and speci</w:instrText>
      </w:r>
      <w:r>
        <w:rPr>
          <w:rFonts w:ascii="MS Mincho" w:eastAsia="MS Mincho" w:hAnsi="MS Mincho" w:cs="MS Mincho" w:hint="eastAsia"/>
        </w:rPr>
        <w:instrText>ﬁ</w:instrText>
      </w:r>
      <w:r>
        <w:instrText xml:space="preserve">city of 0.89 </w:instrText>
      </w:r>
      <w:r>
        <w:rPr>
          <w:rFonts w:ascii="等线" w:eastAsia="等线" w:hAnsi="等线" w:cs="等线" w:hint="eastAsia"/>
        </w:rPr>
        <w:instrText>±</w:instrText>
      </w:r>
      <w:r>
        <w:instrText xml:space="preserve"> 0.02. The F1-score was 0.91 </w:instrText>
      </w:r>
      <w:r>
        <w:rPr>
          <w:rFonts w:ascii="等线" w:eastAsia="等线" w:hAnsi="等线" w:cs="等线" w:hint="eastAsia"/>
        </w:rPr>
        <w:instrText>±</w:instrText>
      </w:r>
      <w:r>
        <w:instrText xml:space="preserve"> 0.01, and the receiver-operating characteristic (ROC) plot produced an area under the curve (AUC) value of 0.92 ± 0.01. The sensitivity, speci</w:instrText>
      </w:r>
      <w:r>
        <w:rPr>
          <w:rFonts w:ascii="MS Mincho" w:eastAsia="MS Mincho" w:hAnsi="MS Mincho" w:cs="MS Mincho" w:hint="eastAsia"/>
        </w:rPr>
        <w:instrText>ﬁ</w:instrText>
      </w:r>
      <w:r>
        <w:instrText>city and accuracy of the 100 patients</w:instrText>
      </w:r>
      <w:r>
        <w:rPr>
          <w:rFonts w:ascii="等线" w:eastAsia="等线" w:hAnsi="等线" w:cs="等线" w:hint="eastAsia"/>
        </w:rPr>
        <w:instrText>’</w:instrText>
      </w:r>
      <w:r>
        <w:instrText xml:space="preserve"> data were 0.83 </w:instrText>
      </w:r>
      <w:r>
        <w:rPr>
          <w:rFonts w:ascii="等线" w:eastAsia="等线" w:hAnsi="等线" w:cs="等线" w:hint="eastAsia"/>
        </w:rPr>
        <w:instrText>±</w:instrText>
      </w:r>
      <w:r>
        <w:instrText xml:space="preserve"> 0.02, 0.80 </w:instrText>
      </w:r>
      <w:r>
        <w:rPr>
          <w:rFonts w:ascii="等线" w:eastAsia="等线" w:hAnsi="等线" w:cs="等线" w:hint="eastAsia"/>
        </w:rPr>
        <w:instrText>±</w:instrText>
      </w:r>
      <w:r>
        <w:instrText xml:space="preserve"> 0.02 and 0.85 </w:instrText>
      </w:r>
      <w:r>
        <w:rPr>
          <w:rFonts w:ascii="等线" w:eastAsia="等线" w:hAnsi="等线" w:cs="等线" w:hint="eastAsia"/>
        </w:rPr>
        <w:instrText>±</w:instrText>
      </w:r>
      <w:r>
        <w:instrText xml:space="preserve"> 0.03, respectively. The proposed model does not require feature engineering and heart-sound segmentation, which possesses reliable performance in classi</w:instrText>
      </w:r>
      <w:r>
        <w:rPr>
          <w:rFonts w:ascii="MS Mincho" w:eastAsia="MS Mincho" w:hAnsi="MS Mincho" w:cs="MS Mincho" w:hint="eastAsia"/>
        </w:rPr>
        <w:instrText>ﬁ</w:instrText>
      </w:r>
      <w:r>
        <w:instrText xml:space="preserve">cation of abnormal PCG; and is fast and suitable for real-time diagnosis application.","container-title":"Electronics","DOI":"10.3390/electronics11081246","ISSN":"2079-9292","issue":"8","journalAbbreviation":"Electronics","language":"en","page":"1246","source":"DOI.org (Crossref)","title":"Automatic Classification of Normal–Abnormal Heart Sounds Using Convolution Neural Network and Long-Short Term Memory","volume":"11","author":[{"family":"Chen","given":"Ding"},{"family":"Xuan","given":"Weipeng"},{"family":"Gu","given":"Yexing"},{"family":"Liu","given":"Fuhai"},{"family":"Chen","given":"Jinkai"},{"family":"Xia","given":"Shudong"},{"family":"Jin","given":"Hao"},{"family":"Dong","given":"Shurong"},{"family":"Luo","given":"Jikui"}],"issued":{"date-parts":[["2022",4,14]]}}}],"schema":"https://github.com/citation-style-language/schema/raw/master/csl-citation.json"} </w:instrText>
      </w:r>
      <w:r>
        <w:fldChar w:fldCharType="separate"/>
      </w:r>
      <w:r w:rsidRPr="002B05EC">
        <w:rPr>
          <w:rFonts w:ascii="等线" w:eastAsia="等线" w:hAnsi="等线"/>
        </w:rPr>
        <w:t>[6]</w:t>
      </w:r>
      <w:r>
        <w:fldChar w:fldCharType="end"/>
      </w:r>
    </w:p>
    <w:p w14:paraId="146669BC" w14:textId="56EFEB3F" w:rsidR="002B05EC" w:rsidRDefault="002B05EC">
      <w:r>
        <w:fldChar w:fldCharType="begin"/>
      </w:r>
      <w:r>
        <w:instrText xml:space="preserve"> ADDIN ZOTERO_ITEM CSL_CITATION {"citationID":"Y2Tc0NUr","properties":{"formattedCitation":"[7]","plainCitation":"[7]","noteIndex":0},"citationItems":[{"id":25,"uris":["http://zotero.org/users/10283139/items/JRMI6DW7"],"itemData":{"id":25,"type":"article-journal","abstract":"Heart sound classification, used for the automatic heart sound auscultation and cardiac monitoring, plays an important role in primary health center and home care. However, one of the most difficult problems for the task of heart sound classification is the heart sound segmentation, especially for classifying a wide range of heart sounds accompanied with murmurs and other artificial noise in the real world. In this study, we present a novel framework for heart sound classification without segmentation based on the autocorrelation feature and diffusion maps, which can provide a primary diagnosis in the primary health center and home care. In the proposed framework, the autocorrelation features are first extracted from the sub-band envelopes calculated from the sub-band coefficients of the heart signal with the discrete wavelet decomposition (DWT). Then, the autocorrelation features are fused to obtain the unified feature representation with diffusion maps. Finally, the unified feature is input into the Support Vector Machines (SVM) classifier to perform the task of heart sound classification. Moreover, the proposed framework is evaluated on two public datasets published in the PASCAL Classifying Heart Sounds Challenge. The experimental results show outstanding performance of the proposed method, compared with the baselines.","container-title":"Future Generation Computer Systems","DOI":"10.1016/j.future.2016.01.010","ISSN":"0167739X","journalAbbreviation":"Future Generation Computer Systems","language":"en","page":"13-21","source":"DOI.org (Crossref)","title":"Towards heart sound classification without segmentation via autocorrelation feature and diffusion maps","volume":"60","author":[{"family":"Deng","given":"Shi-Wen"},{"family":"Han","given":"Ji-Qing"}],"issued":{"date-parts":[["2016",7]]}}}],"schema":"https://github.com/citation-style-language/schema/raw/master/csl-citation.json"} </w:instrText>
      </w:r>
      <w:r>
        <w:fldChar w:fldCharType="separate"/>
      </w:r>
      <w:r w:rsidRPr="002B05EC">
        <w:rPr>
          <w:rFonts w:ascii="等线" w:eastAsia="等线" w:hAnsi="等线"/>
        </w:rPr>
        <w:t>[7]</w:t>
      </w:r>
      <w:r>
        <w:fldChar w:fldCharType="end"/>
      </w:r>
    </w:p>
    <w:p w14:paraId="4D20BC02" w14:textId="540F431D" w:rsidR="002B05EC" w:rsidRDefault="002B05EC">
      <w:r>
        <w:fldChar w:fldCharType="begin"/>
      </w:r>
      <w:r>
        <w:instrText xml:space="preserve"> ADDIN ZOTERO_ITEM CSL_CITATION {"citationID":"jbAcQDpx","properties":{"formattedCitation":"[8]","plainCitation":"[8]","noteIndex":0},"citationItems":[{"id":39,"uris":["http://zotero.org/users/10283139/items/ENFJZ25D"],"itemData":{"id":39,"type":"article-journal","abstract":"Auscultation is one of the most used techniques for detecting cardiovascular diseases, which is one of the main causes of death in the world. Heart murmurs are the most common abnormal </w:instrText>
      </w:r>
      <w:r>
        <w:rPr>
          <w:rFonts w:ascii="MS Mincho" w:eastAsia="MS Mincho" w:hAnsi="MS Mincho" w:cs="MS Mincho" w:hint="eastAsia"/>
        </w:rPr>
        <w:instrText>ﬁ</w:instrText>
      </w:r>
      <w:r>
        <w:instrText>nding when a patient visits the physician for auscultation. These heart sounds can either be innocent, which are harmless, or abnormal, which may be a sign of a more serious heart condition. However, the accuracy rate of primary care physicians and expert cardiologists when auscultating is not good enough to avoid most of both type-I (healthy patients are sent for echocardiogram) and type-II (pathological patients are sent home without medication or treatment) errors made. In this paper, the authors present a novel convolutional neural network based tool for classifying between healthy people and pathological patients using a neuromorphic auditory sensor for FPGA that is able to decompose the audio into frequency bands in real time. For this purpose, different networks have been trained with the heart murmur information contained in heart sound recordings obtained from nine different heart sound databases sourced from multiple research groups. These samples are segmented and preprocessed using the neuromorphic auditory sensor to decompose their audio information into frequency bands and, after that, sonogram images with the same size are generated. These images have been used to train and test different convolutional neural network architectures. The best results have been obtained with a modi</w:instrText>
      </w:r>
      <w:r>
        <w:rPr>
          <w:rFonts w:ascii="MS Mincho" w:eastAsia="MS Mincho" w:hAnsi="MS Mincho" w:cs="MS Mincho" w:hint="eastAsia"/>
        </w:rPr>
        <w:instrText>ﬁ</w:instrText>
      </w:r>
      <w:r>
        <w:instrText>ed version of the AlexNet model, achieving 97% accuracy (speci</w:instrText>
      </w:r>
      <w:r>
        <w:rPr>
          <w:rFonts w:ascii="MS Mincho" w:eastAsia="MS Mincho" w:hAnsi="MS Mincho" w:cs="MS Mincho" w:hint="eastAsia"/>
        </w:rPr>
        <w:instrText>ﬁ</w:instrText>
      </w:r>
      <w:r>
        <w:instrText xml:space="preserve">city: 95.12%, sensitivity: 93.20%, PhysioNet/CinC Challenge 2016 score: 0.9416). This tool could aid cardiologists and primary care physicians in the auscultation process, improving the decision making task and reducing type-I and type-II errors.","container-title":"IEEE Transactions on Biomedical Circuits and Systems","DOI":"10.1109/TBCAS.2017.2751545","ISSN":"1932-4545, 1940-9990","issue":"1","journalAbbreviation":"IEEE Trans. Biomed. Circuits Syst.","language":"en","page":"24-34","source":"DOI.org (Crossref)","title":"Deep Neural Networks for the Recognition and Classification of Heart Murmurs Using Neuromorphic Auditory Sensors","volume":"12","author":[{"family":"Dominguez-Morales","given":"Juan P."},{"family":"Jimenez-Fernandez","given":"Angel F."},{"family":"Dominguez-Morales","given":"Manuel J."},{"family":"Jimenez-Moreno","given":"Gabriel"}],"issued":{"date-parts":[["2018",2]]}}}],"schema":"https://github.com/citation-style-language/schema/raw/master/csl-citation.json"} </w:instrText>
      </w:r>
      <w:r>
        <w:fldChar w:fldCharType="separate"/>
      </w:r>
      <w:r w:rsidRPr="002B05EC">
        <w:rPr>
          <w:rFonts w:ascii="等线" w:eastAsia="等线" w:hAnsi="等线"/>
        </w:rPr>
        <w:t>[8]</w:t>
      </w:r>
      <w:r>
        <w:fldChar w:fldCharType="end"/>
      </w:r>
    </w:p>
    <w:p w14:paraId="688E9FED" w14:textId="326659AF" w:rsidR="002B05EC" w:rsidRDefault="002B05EC">
      <w:r>
        <w:fldChar w:fldCharType="begin"/>
      </w:r>
      <w:r>
        <w:instrText xml:space="preserve"> ADDIN ZOTERO_ITEM CSL_CITATION {"citationID":"TmDrvOaE","properties":{"formattedCitation":"[9]","plainCitation":"[9]","noteIndex":0},"citationItems":[{"id":18,"uris":["http://zotero.org/users/10283139/items/2LI3RVFF"],"itemData":{"id":18,"type":"article-journal","abstract":"Chronic heart failure (CHF) affects over 26 million of people worldwide, and its incidence is increasing by 2% annually. Despite the significant burden that CHF poses and despite the ubiquity of sensors in our lives, methods for automatically detecting CHF are surprisingly scarce, even in the research community. We present a method for CHF detection based on heart sounds. The method combines classic Machine-Learning (ML) and end-to-end Deep Learning (DL). The classic ML learns from expert features, and the DL learns from a spectro-temporal representation of the signal. The method was evaluated on recordings from 947 subjects from six publicly available datasets and one CHF dataset that was collected for this study. Using the same evaluation method as a recent PhysoNet challenge, the proposed method achieved a score of 89.3, which is 9.1 higher than the challenge’s baseline method. The method’s aggregated accuracy is 92.9% (error of 7.1%); while the experimental results are not directly comparable, this error rate is relatively close to the percentage of recordings labeled as “unknown” by experts (9.7%). Finally, we identified 15 expert features that are useful for building ML models to differentiate between CHF phases (i.e., in the decompensated phase during hospitalization and in the recompensated phase) with an accuracy of 93.2%. The proposed method shows promising results both for the distinction of recordings between healthy subjects and patients and for the detection of different CHF phases. This may lead to the easier identification of new CHF patients and the development of home-based CHF monitors for avoiding hospitalizations.","container-title":"IEEE Access","DOI":"10.1109/ACCESS.2020.2968900","ISSN":"2169-3536","journalAbbreviation":"IEEE Access","language":"en","page":"20313-20324","source":"DOI.org (Crossref)","title":"Machine Learning and End-to-End Deep Learning for the Detection of Chronic Heart Failure From Heart Sounds","volume":"8","author":[{"family":"Gjoreski","given":"Martin"},{"family":"Gradisek","given":"Anton"},{"family":"Budna","given":"Borut"},{"family":"Gams","given":"Matjaz"},{"family":"Poglajen","given":"Gregor"}],"issued":{"date-parts":[["2020"]]}}}],"schema":"https://github.com/citation-style-language/schema/raw/master/csl-citation.json"} </w:instrText>
      </w:r>
      <w:r>
        <w:fldChar w:fldCharType="separate"/>
      </w:r>
      <w:r w:rsidRPr="002B05EC">
        <w:rPr>
          <w:rFonts w:ascii="等线" w:eastAsia="等线" w:hAnsi="等线"/>
        </w:rPr>
        <w:t>[9]</w:t>
      </w:r>
      <w:r>
        <w:fldChar w:fldCharType="end"/>
      </w:r>
    </w:p>
    <w:p w14:paraId="1B8B6E1C" w14:textId="30E7FCEB" w:rsidR="002B05EC" w:rsidRDefault="002B05EC">
      <w:r>
        <w:fldChar w:fldCharType="begin"/>
      </w:r>
      <w:r>
        <w:instrText xml:space="preserve"> ADDIN ZOTERO_ITEM CSL_CITATION {"citationID":"AtFgN0do","properties":{"formattedCitation":"[10]","plainCitation":"[10]","noteIndex":0},"citationItems":[{"id":31,"uris":["http://zotero.org/users/10283139/items/U9BEZVTA"],"itemData":{"id":31,"type":"article-journal","abstract":"Given the patient to doctor ratio of 50,000:1 in low income and middle-income countries, there is a need for automated heart sound classification system that can screen the Phonocardiogram (PCG) records in real-time. This paper proposes deep neural network architectures such as a one-dimensional convolutional neural network (1D-CNN) and Feed-forward Neural Network (F-NN) for the classification of unsegmented phonocardiogram (PCG) signal. The research paper aims to automate the feature engineering and feature selection process used in the analysis of the PCG signal. The original PCG signal is down-sampled at 500 Hz. Then they are divided into smaller time segments of 6 s epochs. Savitzky–Golay filter is used to suppress the high-frequency noises in the signal by data point smoothening. The processed data was then provided as an input to the proposed deep neural network (DNN) architectures. 1081 PCG records were used for training and validating the proposed DNN models. The Feed-forward Neural Network model with five hidden layers provided a better overall accuracy of 0.8565 with a sensitivity of 0.8673, and specificity of 0.8475. The balanced accuracy of the model was found to be 0.8574. The performance of the model was also studied using the Receiver Operating Characteristic (ROC) plot, which produced an Area Under the Curve (AUC) value of 0.857. The classification accuracy of the proposed models was compared to the related works on PCG signal analysis for cardiovascular disease detection. The DNN models studied in this study provided comparable performance in heart sound classification without the requirement of feature engineering and segmentation of heart sound signals.","container-title":"Physical and Engineering Sciences in Medicine","DOI":"10.1007/s13246-020-00851-w","ISSN":"2662-4729, 2662-4737","issue":"2","journalAbbreviation":"Phys Eng Sci Med","language":"en","page":"505-515","source":"DOI.org (Crossref)","title":"Automated heart sound classification system from unsegmented phonocardiogram (PCG) using deep neural network","volume":"43","author":[{"family":"Krishnan","given":"Palani Thanaraj"},{"family":"Balasubramanian","given":"Parvathavarthini"},{"family":"Umapathy","given":"Snekhalatha"}],"issued":{"date-parts":[["2020",6]]}}}],"schema":"https://github.com/citation-style-language/schema/raw/master/csl-citation.json"} </w:instrText>
      </w:r>
      <w:r>
        <w:fldChar w:fldCharType="separate"/>
      </w:r>
      <w:r w:rsidRPr="002B05EC">
        <w:rPr>
          <w:rFonts w:ascii="等线" w:eastAsia="等线" w:hAnsi="等线"/>
        </w:rPr>
        <w:t>[10]</w:t>
      </w:r>
      <w:r>
        <w:fldChar w:fldCharType="end"/>
      </w:r>
    </w:p>
    <w:p w14:paraId="57746F9B" w14:textId="77777777" w:rsidR="002B05EC" w:rsidRPr="002B05EC" w:rsidRDefault="00925DAB" w:rsidP="002B05EC">
      <w:pPr>
        <w:pStyle w:val="a7"/>
        <w:rPr>
          <w:rFonts w:ascii="等线" w:eastAsia="等线" w:hAnsi="等线"/>
        </w:rPr>
      </w:pPr>
      <w:r>
        <w:fldChar w:fldCharType="begin"/>
      </w:r>
      <w:r w:rsidR="002B05EC">
        <w:instrText xml:space="preserve"> ADDIN ZOTERO_BIBL {"uncited":[],"omitted":[],"custom":[]} CSL_BIBLIOGRAPHY </w:instrText>
      </w:r>
      <w:r>
        <w:fldChar w:fldCharType="separate"/>
      </w:r>
      <w:r w:rsidR="002B05EC" w:rsidRPr="002B05EC">
        <w:rPr>
          <w:rFonts w:ascii="等线" w:eastAsia="等线" w:hAnsi="等线"/>
        </w:rPr>
        <w:t>[1]</w:t>
      </w:r>
      <w:r w:rsidR="002B05EC" w:rsidRPr="002B05EC">
        <w:rPr>
          <w:rFonts w:ascii="等线" w:eastAsia="等线" w:hAnsi="等线"/>
        </w:rPr>
        <w:tab/>
        <w:t xml:space="preserve">M. Deng, T. Meng, J. Cao, S. Wang, J. Zhang和H. Fan, 《Heart sound classification based on improved MFCC features and convolutional recurrent neural networks》, </w:t>
      </w:r>
      <w:r w:rsidR="002B05EC" w:rsidRPr="002B05EC">
        <w:rPr>
          <w:rFonts w:ascii="等线" w:eastAsia="等线" w:hAnsi="等线"/>
          <w:i/>
          <w:iCs/>
        </w:rPr>
        <w:t>Neural Netw.</w:t>
      </w:r>
      <w:r w:rsidR="002B05EC" w:rsidRPr="002B05EC">
        <w:rPr>
          <w:rFonts w:ascii="等线" w:eastAsia="等线" w:hAnsi="等线"/>
        </w:rPr>
        <w:t>, 卷 130, 页 22–32, 10月 2020, doi: 10.1016/j.neunet.2020.06.015.</w:t>
      </w:r>
    </w:p>
    <w:p w14:paraId="28EA728A" w14:textId="77777777" w:rsidR="002B05EC" w:rsidRPr="002B05EC" w:rsidRDefault="002B05EC" w:rsidP="002B05EC">
      <w:pPr>
        <w:pStyle w:val="a7"/>
        <w:rPr>
          <w:rFonts w:ascii="等线" w:eastAsia="等线" w:hAnsi="等线"/>
        </w:rPr>
      </w:pPr>
      <w:r w:rsidRPr="002B05EC">
        <w:rPr>
          <w:rFonts w:ascii="等线" w:eastAsia="等线" w:hAnsi="等线"/>
        </w:rPr>
        <w:t>[2]</w:t>
      </w:r>
      <w:r w:rsidRPr="002B05EC">
        <w:rPr>
          <w:rFonts w:ascii="等线" w:eastAsia="等线" w:hAnsi="等线"/>
        </w:rPr>
        <w:tab/>
        <w:t xml:space="preserve">H. Kui, J. Pan, R. Zong, H. Yang和W. Wang, 《Heart sound classification based on log Mel-frequency spectral coefficients features and convolutional neural networks》, </w:t>
      </w:r>
      <w:r w:rsidRPr="002B05EC">
        <w:rPr>
          <w:rFonts w:ascii="等线" w:eastAsia="等线" w:hAnsi="等线"/>
          <w:i/>
          <w:iCs/>
        </w:rPr>
        <w:t>Biomed. Signal Process. Control</w:t>
      </w:r>
      <w:r w:rsidRPr="002B05EC">
        <w:rPr>
          <w:rFonts w:ascii="等线" w:eastAsia="等线" w:hAnsi="等线"/>
        </w:rPr>
        <w:t>, 卷 69, 页 102893, 8月 2021, doi: 10.1016/j.bspc.2021.102893.</w:t>
      </w:r>
    </w:p>
    <w:p w14:paraId="4538DAD2" w14:textId="77777777" w:rsidR="002B05EC" w:rsidRPr="002B05EC" w:rsidRDefault="002B05EC" w:rsidP="002B05EC">
      <w:pPr>
        <w:pStyle w:val="a7"/>
        <w:rPr>
          <w:rFonts w:ascii="等线" w:eastAsia="等线" w:hAnsi="等线"/>
        </w:rPr>
      </w:pPr>
      <w:r w:rsidRPr="002B05EC">
        <w:rPr>
          <w:rFonts w:ascii="等线" w:eastAsia="等线" w:hAnsi="等线"/>
        </w:rPr>
        <w:t>[3]</w:t>
      </w:r>
      <w:r w:rsidRPr="002B05EC">
        <w:rPr>
          <w:rFonts w:ascii="等线" w:eastAsia="等线" w:hAnsi="等线"/>
        </w:rPr>
        <w:tab/>
        <w:t xml:space="preserve">M. G. M. Milani, P. E. Abas和L. C. De Silva, 《A critical review of heart sound signal segmentation algorithms》, </w:t>
      </w:r>
      <w:r w:rsidRPr="002B05EC">
        <w:rPr>
          <w:rFonts w:ascii="等线" w:eastAsia="等线" w:hAnsi="等线"/>
          <w:i/>
          <w:iCs/>
        </w:rPr>
        <w:t>Smart Health</w:t>
      </w:r>
      <w:r w:rsidRPr="002B05EC">
        <w:rPr>
          <w:rFonts w:ascii="等线" w:eastAsia="等线" w:hAnsi="等线"/>
        </w:rPr>
        <w:t>, 卷 24, 页 100283, 6月 2022, doi: 10.1016/j.smhl.2022.100283.</w:t>
      </w:r>
    </w:p>
    <w:p w14:paraId="312F7717" w14:textId="77777777" w:rsidR="002B05EC" w:rsidRPr="002B05EC" w:rsidRDefault="002B05EC" w:rsidP="002B05EC">
      <w:pPr>
        <w:pStyle w:val="a7"/>
        <w:rPr>
          <w:rFonts w:ascii="等线" w:eastAsia="等线" w:hAnsi="等线"/>
        </w:rPr>
      </w:pPr>
      <w:r w:rsidRPr="002B05EC">
        <w:rPr>
          <w:rFonts w:ascii="等线" w:eastAsia="等线" w:hAnsi="等线"/>
        </w:rPr>
        <w:t>[4]</w:t>
      </w:r>
      <w:r w:rsidRPr="002B05EC">
        <w:rPr>
          <w:rFonts w:ascii="等线" w:eastAsia="等线" w:hAnsi="等线"/>
        </w:rPr>
        <w:tab/>
        <w:t xml:space="preserve">F. B. Azam, Md. I. Ansari, S. I. S. K. Nuhash, I. McLane和T. Hasan, 《Cardiac anomaly detection considering an additive noise and convolutional distortion model of heart sound recordings》, </w:t>
      </w:r>
      <w:r w:rsidRPr="002B05EC">
        <w:rPr>
          <w:rFonts w:ascii="等线" w:eastAsia="等线" w:hAnsi="等线"/>
          <w:i/>
          <w:iCs/>
        </w:rPr>
        <w:t>Artif. Intell. Med.</w:t>
      </w:r>
      <w:r w:rsidRPr="002B05EC">
        <w:rPr>
          <w:rFonts w:ascii="等线" w:eastAsia="等线" w:hAnsi="等线"/>
        </w:rPr>
        <w:t>, 卷 133, 页 102417, 11月 2022, doi: 10.1016/j.artmed.2022.102417.</w:t>
      </w:r>
    </w:p>
    <w:p w14:paraId="04F88E2B" w14:textId="77777777" w:rsidR="002B05EC" w:rsidRPr="002B05EC" w:rsidRDefault="002B05EC" w:rsidP="002B05EC">
      <w:pPr>
        <w:pStyle w:val="a7"/>
        <w:rPr>
          <w:rFonts w:ascii="等线" w:eastAsia="等线" w:hAnsi="等线"/>
        </w:rPr>
      </w:pPr>
      <w:r w:rsidRPr="002B05EC">
        <w:rPr>
          <w:rFonts w:ascii="等线" w:eastAsia="等线" w:hAnsi="等线"/>
        </w:rPr>
        <w:t>[5]</w:t>
      </w:r>
      <w:r w:rsidRPr="002B05EC">
        <w:rPr>
          <w:rFonts w:ascii="等线" w:eastAsia="等线" w:hAnsi="等线"/>
        </w:rPr>
        <w:tab/>
        <w:t xml:space="preserve">X. Bao, Y. Xu和E. N. Kamavuako, 《The Effect of Signal Duration on the Classification of Heart Sounds: A Deep Learning Approach》, </w:t>
      </w:r>
      <w:r w:rsidRPr="002B05EC">
        <w:rPr>
          <w:rFonts w:ascii="等线" w:eastAsia="等线" w:hAnsi="等线"/>
          <w:i/>
          <w:iCs/>
        </w:rPr>
        <w:t>Sensors</w:t>
      </w:r>
      <w:r w:rsidRPr="002B05EC">
        <w:rPr>
          <w:rFonts w:ascii="等线" w:eastAsia="等线" w:hAnsi="等线"/>
        </w:rPr>
        <w:t>, 卷 22, 期 6, 页 2261, 3月 2022, doi: 10.3390/s22062261.</w:t>
      </w:r>
    </w:p>
    <w:p w14:paraId="4E72AECF" w14:textId="77777777" w:rsidR="002B05EC" w:rsidRPr="002B05EC" w:rsidRDefault="002B05EC" w:rsidP="002B05EC">
      <w:pPr>
        <w:pStyle w:val="a7"/>
        <w:rPr>
          <w:rFonts w:ascii="等线" w:eastAsia="等线" w:hAnsi="等线"/>
        </w:rPr>
      </w:pPr>
      <w:r w:rsidRPr="002B05EC">
        <w:rPr>
          <w:rFonts w:ascii="等线" w:eastAsia="等线" w:hAnsi="等线"/>
        </w:rPr>
        <w:t>[6]</w:t>
      </w:r>
      <w:r w:rsidRPr="002B05EC">
        <w:rPr>
          <w:rFonts w:ascii="等线" w:eastAsia="等线" w:hAnsi="等线"/>
        </w:rPr>
        <w:tab/>
        <w:t xml:space="preserve">D. Chen等, 《Automatic Classification of Normal–Abnormal Heart Sounds Using Convolution Neural Network and Long-Short Term Memory》, </w:t>
      </w:r>
      <w:r w:rsidRPr="002B05EC">
        <w:rPr>
          <w:rFonts w:ascii="等线" w:eastAsia="等线" w:hAnsi="等线"/>
          <w:i/>
          <w:iCs/>
        </w:rPr>
        <w:t>Electronics</w:t>
      </w:r>
      <w:r w:rsidRPr="002B05EC">
        <w:rPr>
          <w:rFonts w:ascii="等线" w:eastAsia="等线" w:hAnsi="等线"/>
        </w:rPr>
        <w:t>, 卷 11, 期 8, 页 1246, 4月 2022, doi: 10.3390/electronics11081246.</w:t>
      </w:r>
    </w:p>
    <w:p w14:paraId="20A914F7" w14:textId="77777777" w:rsidR="002B05EC" w:rsidRPr="002B05EC" w:rsidRDefault="002B05EC" w:rsidP="002B05EC">
      <w:pPr>
        <w:pStyle w:val="a7"/>
        <w:rPr>
          <w:rFonts w:ascii="等线" w:eastAsia="等线" w:hAnsi="等线"/>
        </w:rPr>
      </w:pPr>
      <w:r w:rsidRPr="002B05EC">
        <w:rPr>
          <w:rFonts w:ascii="等线" w:eastAsia="等线" w:hAnsi="等线"/>
        </w:rPr>
        <w:t>[7]</w:t>
      </w:r>
      <w:r w:rsidRPr="002B05EC">
        <w:rPr>
          <w:rFonts w:ascii="等线" w:eastAsia="等线" w:hAnsi="等线"/>
        </w:rPr>
        <w:tab/>
        <w:t xml:space="preserve">S.-W. Deng和J.-Q. Han, 《Towards heart sound classification without segmentation via autocorrelation feature and diffusion maps》, </w:t>
      </w:r>
      <w:r w:rsidRPr="002B05EC">
        <w:rPr>
          <w:rFonts w:ascii="等线" w:eastAsia="等线" w:hAnsi="等线"/>
          <w:i/>
          <w:iCs/>
        </w:rPr>
        <w:t>Future Gener. Comput. Syst.</w:t>
      </w:r>
      <w:r w:rsidRPr="002B05EC">
        <w:rPr>
          <w:rFonts w:ascii="等线" w:eastAsia="等线" w:hAnsi="等线"/>
        </w:rPr>
        <w:t>, 卷 60, 页 13–21, 7月 2016, doi: 10.1016/j.future.2016.01.010.</w:t>
      </w:r>
    </w:p>
    <w:p w14:paraId="11961270" w14:textId="77777777" w:rsidR="002B05EC" w:rsidRPr="002B05EC" w:rsidRDefault="002B05EC" w:rsidP="002B05EC">
      <w:pPr>
        <w:pStyle w:val="a7"/>
        <w:rPr>
          <w:rFonts w:ascii="等线" w:eastAsia="等线" w:hAnsi="等线"/>
        </w:rPr>
      </w:pPr>
      <w:r w:rsidRPr="002B05EC">
        <w:rPr>
          <w:rFonts w:ascii="等线" w:eastAsia="等线" w:hAnsi="等线"/>
        </w:rPr>
        <w:t>[8]</w:t>
      </w:r>
      <w:r w:rsidRPr="002B05EC">
        <w:rPr>
          <w:rFonts w:ascii="等线" w:eastAsia="等线" w:hAnsi="等线"/>
        </w:rPr>
        <w:tab/>
        <w:t xml:space="preserve">J. P. Dominguez-Morales, A. F. Jimenez-Fernandez, M. J. Dominguez-Morales和G. Jimenez-Moreno, 《Deep Neural Networks for the Recognition and Classification of Heart Murmurs Using Neuromorphic Auditory Sensors》, </w:t>
      </w:r>
      <w:r w:rsidRPr="002B05EC">
        <w:rPr>
          <w:rFonts w:ascii="等线" w:eastAsia="等线" w:hAnsi="等线"/>
          <w:i/>
          <w:iCs/>
        </w:rPr>
        <w:t>IEEE Trans. Biomed. Circuits Syst.</w:t>
      </w:r>
      <w:r w:rsidRPr="002B05EC">
        <w:rPr>
          <w:rFonts w:ascii="等线" w:eastAsia="等线" w:hAnsi="等线"/>
        </w:rPr>
        <w:t>, 卷 12, 期 1, 页 24–34, 2月 2018, doi: 10.1109/TBCAS.2017.2751545.</w:t>
      </w:r>
    </w:p>
    <w:p w14:paraId="454E09D6" w14:textId="77777777" w:rsidR="002B05EC" w:rsidRPr="002B05EC" w:rsidRDefault="002B05EC" w:rsidP="002B05EC">
      <w:pPr>
        <w:pStyle w:val="a7"/>
        <w:rPr>
          <w:rFonts w:ascii="等线" w:eastAsia="等线" w:hAnsi="等线"/>
        </w:rPr>
      </w:pPr>
      <w:r w:rsidRPr="002B05EC">
        <w:rPr>
          <w:rFonts w:ascii="等线" w:eastAsia="等线" w:hAnsi="等线"/>
        </w:rPr>
        <w:t>[9]</w:t>
      </w:r>
      <w:r w:rsidRPr="002B05EC">
        <w:rPr>
          <w:rFonts w:ascii="等线" w:eastAsia="等线" w:hAnsi="等线"/>
        </w:rPr>
        <w:tab/>
        <w:t xml:space="preserve">M. Gjoreski, A. Gradisek, B. Budna, M. Gams和G. Poglajen, 《Machine Learning and End-to-End Deep Learning for the Detection of Chronic Heart Failure From Heart Sounds》, </w:t>
      </w:r>
      <w:r w:rsidRPr="002B05EC">
        <w:rPr>
          <w:rFonts w:ascii="等线" w:eastAsia="等线" w:hAnsi="等线"/>
          <w:i/>
          <w:iCs/>
        </w:rPr>
        <w:t>IEEE Access</w:t>
      </w:r>
      <w:r w:rsidRPr="002B05EC">
        <w:rPr>
          <w:rFonts w:ascii="等线" w:eastAsia="等线" w:hAnsi="等线"/>
        </w:rPr>
        <w:t>, 卷 8, 页 20313–20324, 2020, doi: 10.1109/ACCESS.2020.2968900.</w:t>
      </w:r>
    </w:p>
    <w:p w14:paraId="5DDC2497" w14:textId="77777777" w:rsidR="002B05EC" w:rsidRPr="002B05EC" w:rsidRDefault="002B05EC" w:rsidP="002B05EC">
      <w:pPr>
        <w:pStyle w:val="a7"/>
        <w:rPr>
          <w:rFonts w:ascii="等线" w:eastAsia="等线" w:hAnsi="等线"/>
        </w:rPr>
      </w:pPr>
      <w:r w:rsidRPr="002B05EC">
        <w:rPr>
          <w:rFonts w:ascii="等线" w:eastAsia="等线" w:hAnsi="等线"/>
        </w:rPr>
        <w:t>[10]</w:t>
      </w:r>
      <w:r w:rsidRPr="002B05EC">
        <w:rPr>
          <w:rFonts w:ascii="等线" w:eastAsia="等线" w:hAnsi="等线"/>
        </w:rPr>
        <w:tab/>
        <w:t xml:space="preserve">P. T. Krishnan, P. Balasubramanian和S. Umapathy, 《Automated heart sound classification system from unsegmented phonocardiogram (PCG) using deep neural network》, </w:t>
      </w:r>
      <w:r w:rsidRPr="002B05EC">
        <w:rPr>
          <w:rFonts w:ascii="等线" w:eastAsia="等线" w:hAnsi="等线"/>
          <w:i/>
          <w:iCs/>
        </w:rPr>
        <w:t>Phys. Eng. Sci. Med.</w:t>
      </w:r>
      <w:r w:rsidRPr="002B05EC">
        <w:rPr>
          <w:rFonts w:ascii="等线" w:eastAsia="等线" w:hAnsi="等线"/>
        </w:rPr>
        <w:t>, 卷 43, 期 2, 页 505–515, 6月 2020, doi: 10.1007/s13246-020-00851-w.</w:t>
      </w:r>
    </w:p>
    <w:p w14:paraId="1CDBF646" w14:textId="288B7612" w:rsidR="00925DAB" w:rsidRDefault="00925DAB">
      <w:r>
        <w:fldChar w:fldCharType="end"/>
      </w:r>
    </w:p>
    <w:sectPr w:rsidR="00925DA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E00C9" w14:textId="77777777" w:rsidR="00845B5B" w:rsidRDefault="00845B5B" w:rsidP="00925DAB">
      <w:r>
        <w:separator/>
      </w:r>
    </w:p>
  </w:endnote>
  <w:endnote w:type="continuationSeparator" w:id="0">
    <w:p w14:paraId="0A75E5AE" w14:textId="77777777" w:rsidR="00845B5B" w:rsidRDefault="00845B5B" w:rsidP="00925D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6704F" w14:textId="77777777" w:rsidR="00845B5B" w:rsidRDefault="00845B5B" w:rsidP="00925DAB">
      <w:r>
        <w:separator/>
      </w:r>
    </w:p>
  </w:footnote>
  <w:footnote w:type="continuationSeparator" w:id="0">
    <w:p w14:paraId="32740FDC" w14:textId="77777777" w:rsidR="00845B5B" w:rsidRDefault="00845B5B" w:rsidP="00925DA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5D94"/>
    <w:rsid w:val="002B05EC"/>
    <w:rsid w:val="003D48D3"/>
    <w:rsid w:val="00467C4E"/>
    <w:rsid w:val="00845B5B"/>
    <w:rsid w:val="00925DAB"/>
    <w:rsid w:val="009D5D94"/>
    <w:rsid w:val="00C54B19"/>
    <w:rsid w:val="00CB1C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CE86F0"/>
  <w15:chartTrackingRefBased/>
  <w15:docId w15:val="{9A4F4088-5A1B-4A68-BDD9-A4FAE26DC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25DA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25DAB"/>
    <w:rPr>
      <w:sz w:val="18"/>
      <w:szCs w:val="18"/>
    </w:rPr>
  </w:style>
  <w:style w:type="paragraph" w:styleId="a5">
    <w:name w:val="footer"/>
    <w:basedOn w:val="a"/>
    <w:link w:val="a6"/>
    <w:uiPriority w:val="99"/>
    <w:unhideWhenUsed/>
    <w:rsid w:val="00925DAB"/>
    <w:pPr>
      <w:tabs>
        <w:tab w:val="center" w:pos="4153"/>
        <w:tab w:val="right" w:pos="8306"/>
      </w:tabs>
      <w:snapToGrid w:val="0"/>
      <w:jc w:val="left"/>
    </w:pPr>
    <w:rPr>
      <w:sz w:val="18"/>
      <w:szCs w:val="18"/>
    </w:rPr>
  </w:style>
  <w:style w:type="character" w:customStyle="1" w:styleId="a6">
    <w:name w:val="页脚 字符"/>
    <w:basedOn w:val="a0"/>
    <w:link w:val="a5"/>
    <w:uiPriority w:val="99"/>
    <w:rsid w:val="00925DAB"/>
    <w:rPr>
      <w:sz w:val="18"/>
      <w:szCs w:val="18"/>
    </w:rPr>
  </w:style>
  <w:style w:type="paragraph" w:styleId="a7">
    <w:name w:val="Bibliography"/>
    <w:basedOn w:val="a"/>
    <w:next w:val="a"/>
    <w:uiPriority w:val="37"/>
    <w:unhideWhenUsed/>
    <w:rsid w:val="00925D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2</TotalTime>
  <Pages>1</Pages>
  <Words>4066</Words>
  <Characters>23181</Characters>
  <Application>Microsoft Office Word</Application>
  <DocSecurity>0</DocSecurity>
  <Lines>193</Lines>
  <Paragraphs>54</Paragraphs>
  <ScaleCrop>false</ScaleCrop>
  <Company/>
  <LinksUpToDate>false</LinksUpToDate>
  <CharactersWithSpaces>27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 政</dc:creator>
  <cp:keywords/>
  <dc:description/>
  <cp:lastModifiedBy>张 政</cp:lastModifiedBy>
  <cp:revision>3</cp:revision>
  <dcterms:created xsi:type="dcterms:W3CDTF">2023-03-09T07:21:00Z</dcterms:created>
  <dcterms:modified xsi:type="dcterms:W3CDTF">2023-03-16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49BSX9B"/&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